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ins w:id="4" w:author="Juliano Varella De Carvalho" w:date="2020-04-03T14:57:00Z">
        <w:r w:rsidR="00C01A25">
          <w:t>,</w:t>
        </w:r>
      </w:ins>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6839CFC3"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del w:id="5" w:author="Juliano Varella De Carvalho" w:date="2020-04-03T14:57:00Z">
        <w:r w:rsidR="004D3B00" w:rsidDel="00C01A25">
          <w:delText xml:space="preserve">realizado </w:delText>
        </w:r>
      </w:del>
      <w:ins w:id="6" w:author="Juliano Varella De Carvalho" w:date="2020-04-03T14:57:00Z">
        <w:r w:rsidR="00C01A25">
          <w:t xml:space="preserve">realizada </w:t>
        </w:r>
      </w:ins>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CB0991">
        <w:t>Ela</w:t>
      </w:r>
      <w:r w:rsidR="00035BCE">
        <w:t xml:space="preserve"> </w:t>
      </w:r>
      <w:commentRangeStart w:id="7"/>
      <w:commentRangeStart w:id="8"/>
      <w:r w:rsidR="009C47CA">
        <w:t>buscar</w:t>
      </w:r>
      <w:r w:rsidR="007569CE">
        <w:t>á</w:t>
      </w:r>
      <w:r w:rsidR="009C47CA">
        <w:t xml:space="preserve"> </w:t>
      </w:r>
      <w:r w:rsidR="00255CFE">
        <w:t xml:space="preserve">estudar </w:t>
      </w:r>
      <w:r w:rsidR="00FB6A22">
        <w:t xml:space="preserve">o funcionamento dos </w:t>
      </w:r>
      <w:r w:rsidR="00FB6A22" w:rsidRPr="00FB6A22">
        <w:rPr>
          <w:i/>
          <w:iCs/>
        </w:rPr>
        <w:t>RecSys</w:t>
      </w:r>
      <w:r w:rsidR="00FB6A22">
        <w:t xml:space="preserve"> musicais</w:t>
      </w:r>
      <w:r w:rsidR="00126B12">
        <w:t>,</w:t>
      </w:r>
      <w:r w:rsidR="00FB6A22">
        <w:t xml:space="preserve"> po</w:t>
      </w:r>
      <w:bookmarkStart w:id="9" w:name="_GoBack"/>
      <w:bookmarkEnd w:id="9"/>
      <w:r w:rsidR="00FB6A22">
        <w:t>r meio</w:t>
      </w:r>
      <w:r w:rsidR="007569CE">
        <w:t xml:space="preserve"> </w:t>
      </w:r>
      <w:r w:rsidR="009C47CA">
        <w:t xml:space="preserve">dos </w:t>
      </w:r>
      <w:r w:rsidR="00FB6A22">
        <w:t xml:space="preserve">resultados gerados através do sistema desenvolvido nessa pesquisa, </w:t>
      </w:r>
      <w:r w:rsidR="00EA0096">
        <w:t xml:space="preserve">fazendo com que </w:t>
      </w:r>
      <w:r w:rsidR="004A5D3B">
        <w:t xml:space="preserve">ela </w:t>
      </w:r>
      <w:r w:rsidR="00EA0096">
        <w:t>tenha como objetivo de estudo exploratório</w:t>
      </w:r>
      <w:r w:rsidR="009C47CA">
        <w:t>.</w:t>
      </w:r>
      <w:commentRangeEnd w:id="7"/>
      <w:r w:rsidR="007569CE">
        <w:rPr>
          <w:rStyle w:val="Refdecomentrio"/>
        </w:rPr>
        <w:commentReference w:id="7"/>
      </w:r>
      <w:commentRangeEnd w:id="8"/>
      <w:r w:rsidR="00C01A25">
        <w:rPr>
          <w:rStyle w:val="Refdecomentrio"/>
        </w:rPr>
        <w:commentReference w:id="8"/>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7CFBCAB1"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del w:id="10" w:author="Juliano Varella De Carvalho" w:date="2020-04-03T14:58:00Z">
        <w:r w:rsidR="00D22270" w:rsidDel="00C01A25">
          <w:delText xml:space="preserve">feito </w:delText>
        </w:r>
      </w:del>
      <w:ins w:id="11" w:author="Juliano Varella De Carvalho" w:date="2020-04-03T14:58:00Z">
        <w:r w:rsidR="00C01A25">
          <w:t>real</w:t>
        </w:r>
      </w:ins>
      <w:ins w:id="12" w:author="Juliano Varella De Carvalho" w:date="2020-04-03T14:59:00Z">
        <w:r w:rsidR="00C01A25">
          <w:t>izada</w:t>
        </w:r>
      </w:ins>
      <w:ins w:id="13" w:author="Juliano Varella De Carvalho" w:date="2020-04-03T14:58:00Z">
        <w:r w:rsidR="00C01A25">
          <w:t xml:space="preserve"> </w:t>
        </w:r>
      </w:ins>
      <w:r w:rsidR="00D22270">
        <w:t>uma pesquisa de avaliação do usuário ouvinte para estudarmos o seu entendimento em relação ao que foi recomendado</w:t>
      </w:r>
      <w:ins w:id="14" w:author="Juliano Varella De Carvalho" w:date="2020-04-03T14:59:00Z">
        <w:r w:rsidR="00C01A25">
          <w:t>.</w:t>
        </w:r>
      </w:ins>
      <w:del w:id="15" w:author="Juliano Varella De Carvalho" w:date="2020-04-03T14:59:00Z">
        <w:r w:rsidR="00D22270" w:rsidDel="00C01A25">
          <w:delText>,</w:delText>
        </w:r>
      </w:del>
      <w:r w:rsidR="00D22270">
        <w:t xml:space="preserve"> </w:t>
      </w:r>
      <w:del w:id="16" w:author="Juliano Varella De Carvalho" w:date="2020-04-03T14:59:00Z">
        <w:r w:rsidR="00D22270" w:rsidDel="00C01A25">
          <w:delText xml:space="preserve">nesse </w:delText>
        </w:r>
      </w:del>
      <w:ins w:id="17" w:author="Juliano Varella De Carvalho" w:date="2020-04-03T14:59:00Z">
        <w:r w:rsidR="00C01A25">
          <w:t xml:space="preserve">Nesse </w:t>
        </w:r>
      </w:ins>
      <w:r w:rsidR="00D22270">
        <w:t>caso será utilizado o procedimento técnico do tipo levantamento.</w:t>
      </w:r>
      <w:r w:rsidR="0061558F">
        <w:t xml:space="preserve"> Para realizar ambos procedimentos, será necessário realizar um estudo de técnicas para avaliar os resultados de um RecSys.</w:t>
      </w:r>
    </w:p>
    <w:p w14:paraId="308712EA" w14:textId="23FF5974"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w:t>
      </w:r>
      <w:del w:id="18" w:author="Juliano Varella De Carvalho" w:date="2020-04-03T14:59:00Z">
        <w:r w:rsidR="002D56D4" w:rsidDel="00C01A25">
          <w:delText>á</w:delText>
        </w:r>
      </w:del>
      <w:ins w:id="19" w:author="Juliano Varella De Carvalho" w:date="2020-04-03T14:59:00Z">
        <w:r w:rsidR="00C01A25">
          <w:t>ão</w:t>
        </w:r>
      </w:ins>
      <w:r w:rsidR="002D56D4">
        <w:t xml:space="preserve"> aplicado</w:t>
      </w:r>
      <w:ins w:id="20" w:author="Juliano Varella De Carvalho" w:date="2020-04-03T14:59:00Z">
        <w:r w:rsidR="00C01A25">
          <w:t>s</w:t>
        </w:r>
      </w:ins>
      <w:r w:rsidR="002D56D4">
        <w:t xml:space="preserve"> os conhecimentos de RecSys nos dados de contexto</w:t>
      </w:r>
      <w:ins w:id="21" w:author="Juliano Varella De Carvalho" w:date="2020-04-03T14:59:00Z">
        <w:r w:rsidR="00C01A25">
          <w:t>s</w:t>
        </w:r>
      </w:ins>
      <w:r w:rsidR="002D56D4">
        <w:t xml:space="preserve"> relacionados à música</w:t>
      </w:r>
      <w:ins w:id="22" w:author="Juliano Varella De Carvalho" w:date="2020-04-03T14:59:00Z">
        <w:r w:rsidR="00C01A25">
          <w:t>,</w:t>
        </w:r>
      </w:ins>
      <w:r w:rsidR="002D56D4">
        <w:t xml:space="preserve"> gerando resultados </w:t>
      </w:r>
      <w:r w:rsidR="00C32068">
        <w:t>estatísticos</w:t>
      </w:r>
      <w:r w:rsidR="002D56D4">
        <w:t xml:space="preserve"> das tendências </w:t>
      </w:r>
      <w:r w:rsidR="007B5113">
        <w:t>d</w:t>
      </w:r>
      <w:r w:rsidR="002D56D4">
        <w:t>e comportamentos dos usuários</w:t>
      </w:r>
      <w:r w:rsidR="00760DD1">
        <w:t>.</w:t>
      </w:r>
    </w:p>
    <w:p w14:paraId="4E284B30" w14:textId="52D432FE" w:rsidR="008E72A8" w:rsidRDefault="00412CD5" w:rsidP="0033313F">
      <w:pPr>
        <w:spacing w:line="360" w:lineRule="auto"/>
        <w:ind w:firstLine="851"/>
        <w:jc w:val="both"/>
      </w:pPr>
      <w:r>
        <w:t xml:space="preserve">Ao final, </w:t>
      </w:r>
      <w:ins w:id="23" w:author="Juliano Varella De Carvalho" w:date="2020-04-03T15:00:00Z">
        <w:r w:rsidR="00C01A25">
          <w:t xml:space="preserve">esse trabalho </w:t>
        </w:r>
      </w:ins>
      <w:r w:rsidR="006B011D">
        <w:t>p</w:t>
      </w:r>
      <w:r w:rsidR="00447443">
        <w:t>rocura</w:t>
      </w:r>
      <w:del w:id="24" w:author="Juliano Varella De Carvalho" w:date="2020-04-03T15:00:00Z">
        <w:r w:rsidR="00447443" w:rsidDel="00C01A25">
          <w:delText>-se</w:delText>
        </w:r>
      </w:del>
      <w:r w:rsidR="00447443">
        <w:t xml:space="preserve"> responder a seguinte questão: </w:t>
      </w:r>
      <w:r w:rsidR="008C7DC7">
        <w:t>É possível aperfeiçoar as recomendações de um sistema</w:t>
      </w:r>
      <w:r w:rsidR="00CF289E">
        <w:t>,</w:t>
      </w:r>
      <w:r w:rsidR="008C7DC7">
        <w:t xml:space="preserve"> aplicando os conhecimentos de RecSys </w:t>
      </w:r>
      <w:del w:id="25" w:author="Juliano Varella De Carvalho" w:date="2020-04-03T15:00:00Z">
        <w:r w:rsidR="008C7DC7" w:rsidDel="00C01A25">
          <w:delText>em cima dos</w:delText>
        </w:r>
      </w:del>
      <w:ins w:id="26" w:author="Juliano Varella De Carvalho" w:date="2020-04-03T15:00:00Z">
        <w:r w:rsidR="00C01A25">
          <w:t>sobre os</w:t>
        </w:r>
      </w:ins>
      <w:r w:rsidR="008C7DC7">
        <w:t xml:space="preserve"> dados de contexto comportamental e de ambiente</w:t>
      </w:r>
      <w:del w:id="27" w:author="Juliano Varella De Carvalho" w:date="2020-04-03T15:00:00Z">
        <w:r w:rsidR="00A34852" w:rsidDel="00C01A25">
          <w:delText>,</w:delText>
        </w:r>
        <w:r w:rsidR="008C7DC7" w:rsidDel="00C01A25">
          <w:delText xml:space="preserve"> gerados pelo usuário através </w:delText>
        </w:r>
        <w:r w:rsidR="008E72A8" w:rsidDel="00C01A25">
          <w:delText xml:space="preserve">de suas </w:delText>
        </w:r>
        <w:r w:rsidR="00916F8C" w:rsidDel="00C01A25">
          <w:delText>músicas</w:delText>
        </w:r>
        <w:r w:rsidR="008C7DC7" w:rsidDel="00C01A25">
          <w:delText xml:space="preserve"> conhecidas</w:delText>
        </w:r>
      </w:del>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28"/>
            <w:r>
              <w:t xml:space="preserve">Estudar técnicas para avaliar </w:t>
            </w:r>
            <w:commentRangeStart w:id="29"/>
            <w:r>
              <w:t>os</w:t>
            </w:r>
            <w:commentRangeEnd w:id="29"/>
            <w:r w:rsidR="001E1194">
              <w:rPr>
                <w:rStyle w:val="Refdecomentrio"/>
              </w:rPr>
              <w:commentReference w:id="29"/>
            </w:r>
            <w:r>
              <w:t xml:space="preserve"> </w:t>
            </w:r>
            <w:r w:rsidR="00F57066">
              <w:t>resultados</w:t>
            </w:r>
            <w:commentRangeEnd w:id="28"/>
            <w:r w:rsidR="001E1194">
              <w:rPr>
                <w:rStyle w:val="Refdecomentrio"/>
              </w:rPr>
              <w:commentReference w:id="28"/>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30"/>
            <w:commentRangeStart w:id="31"/>
            <w:r>
              <w:t>Análise dos resultados</w:t>
            </w:r>
            <w:commentRangeEnd w:id="30"/>
            <w:r w:rsidR="001E1194">
              <w:rPr>
                <w:rStyle w:val="Refdecomentrio"/>
              </w:rPr>
              <w:commentReference w:id="30"/>
            </w:r>
            <w:commentRangeEnd w:id="31"/>
            <w:r w:rsidR="00CE43CD">
              <w:rPr>
                <w:rStyle w:val="Refdecomentrio"/>
              </w:rPr>
              <w:commentReference w:id="31"/>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7"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8"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29"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28" w:author="Juliano Varella De Carvalho" w:date="2020-04-01T19:03:00Z" w:initials="JVDC">
    <w:p w14:paraId="37906A3B" w14:textId="3A481B12" w:rsidR="001E1194" w:rsidRDefault="001E1194">
      <w:pPr>
        <w:pStyle w:val="Textodecomentrio"/>
      </w:pPr>
      <w:r>
        <w:rPr>
          <w:rStyle w:val="Refdecomentrio"/>
        </w:rPr>
        <w:annotationRef/>
      </w:r>
    </w:p>
  </w:comment>
  <w:comment w:id="30"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31"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0"/>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8F548D" w14:textId="77777777" w:rsidR="00B656E2" w:rsidRDefault="00B656E2">
      <w:r>
        <w:separator/>
      </w:r>
    </w:p>
  </w:endnote>
  <w:endnote w:type="continuationSeparator" w:id="0">
    <w:p w14:paraId="75867FD7" w14:textId="77777777" w:rsidR="00B656E2" w:rsidRDefault="00B65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A213A" w14:textId="77777777" w:rsidR="00B656E2" w:rsidRDefault="00B656E2">
      <w:r>
        <w:separator/>
      </w:r>
    </w:p>
  </w:footnote>
  <w:footnote w:type="continuationSeparator" w:id="0">
    <w:p w14:paraId="4D505880" w14:textId="77777777" w:rsidR="00B656E2" w:rsidRDefault="00B656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26B12"/>
    <w:rsid w:val="00130F7F"/>
    <w:rsid w:val="0013305B"/>
    <w:rsid w:val="001357FD"/>
    <w:rsid w:val="00137BCE"/>
    <w:rsid w:val="00165849"/>
    <w:rsid w:val="00171B4A"/>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558F"/>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125C"/>
    <w:rsid w:val="009C2F9D"/>
    <w:rsid w:val="009C47CA"/>
    <w:rsid w:val="009C7A29"/>
    <w:rsid w:val="009F6429"/>
    <w:rsid w:val="009F6952"/>
    <w:rsid w:val="00A00C6E"/>
    <w:rsid w:val="00A1166E"/>
    <w:rsid w:val="00A1241A"/>
    <w:rsid w:val="00A142C6"/>
    <w:rsid w:val="00A2047B"/>
    <w:rsid w:val="00A250D7"/>
    <w:rsid w:val="00A34852"/>
    <w:rsid w:val="00A5188A"/>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71652"/>
    <w:rsid w:val="00B75669"/>
    <w:rsid w:val="00B77F17"/>
    <w:rsid w:val="00B805AE"/>
    <w:rsid w:val="00B93DDD"/>
    <w:rsid w:val="00BB1CDD"/>
    <w:rsid w:val="00BB2CB6"/>
    <w:rsid w:val="00BB7ADC"/>
    <w:rsid w:val="00BD2309"/>
    <w:rsid w:val="00BD6967"/>
    <w:rsid w:val="00BE17FB"/>
    <w:rsid w:val="00BE2666"/>
    <w:rsid w:val="00C01A25"/>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4DE36-7EF0-4E08-833C-794DDECC9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Pages>
  <Words>5702</Words>
  <Characters>30794</Characters>
  <Application>Microsoft Office Word</Application>
  <DocSecurity>0</DocSecurity>
  <Lines>256</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62</cp:revision>
  <cp:lastPrinted>2001-08-21T07:59:00Z</cp:lastPrinted>
  <dcterms:created xsi:type="dcterms:W3CDTF">2020-04-01T22:05:00Z</dcterms:created>
  <dcterms:modified xsi:type="dcterms:W3CDTF">2020-04-03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